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alias w:val="Your Name:"/>
        <w:tag w:val="Your Name:"/>
        <w:id w:val="-686670367"/>
        <w:placeholder>
          <w:docPart w:val="A61FEFE49C694AEEB4EA0682B49C47BA"/>
        </w:placeholder>
        <w:temporary/>
        <w:showingPlcHdr/>
      </w:sdtPr>
      <w:sdtEndPr/>
      <w:sdtContent>
        <w:p w:rsidR="00F9444C" w:rsidRDefault="00F9444C">
          <w:pPr>
            <w:pStyle w:val="NoSpacing"/>
          </w:pPr>
          <w:r>
            <w:t>Your Name</w:t>
          </w:r>
        </w:p>
      </w:sdtContent>
    </w:sdt>
    <w:p w:rsidR="00E614DD" w:rsidRDefault="00691271">
      <w:pPr>
        <w:pStyle w:val="NoSpacing"/>
      </w:pPr>
      <w:sdt>
        <w:sdtPr>
          <w:alias w:val="Instructor Name:"/>
          <w:tag w:val="Instructor Name:"/>
          <w:id w:val="1392545257"/>
          <w:placeholder>
            <w:docPart w:val="DE6BE46DEE37441CAD65BAEC4F74BF9B"/>
          </w:placeholder>
          <w:temporary/>
          <w:showingPlcHdr/>
        </w:sdtPr>
        <w:sdtEndPr/>
        <w:sdtContent>
          <w:r w:rsidR="00B13D1B">
            <w:t>Instructor Name</w:t>
          </w:r>
        </w:sdtContent>
      </w:sdt>
    </w:p>
    <w:p w:rsidR="00E614DD" w:rsidRDefault="00691271">
      <w:pPr>
        <w:pStyle w:val="NoSpacing"/>
      </w:pPr>
      <w:sdt>
        <w:sdtPr>
          <w:alias w:val="Course Number:"/>
          <w:tag w:val="Course Number:"/>
          <w:id w:val="1249771000"/>
          <w:placeholder>
            <w:docPart w:val="16057CA204D7459A80674E6CC7F2B98F"/>
          </w:placeholder>
          <w:temporary/>
          <w:showingPlcHdr/>
        </w:sdtPr>
        <w:sdtEndPr/>
        <w:sdtContent>
          <w:r w:rsidR="00B13D1B">
            <w:t>Course Number</w:t>
          </w:r>
        </w:sdtContent>
      </w:sdt>
    </w:p>
    <w:p w:rsidR="00E614DD" w:rsidRDefault="00691271">
      <w:pPr>
        <w:pStyle w:val="NoSpacing"/>
      </w:pPr>
      <w:sdt>
        <w:sdtPr>
          <w:alias w:val="Date:"/>
          <w:tag w:val="Date:"/>
          <w:id w:val="518209038"/>
          <w:placeholder>
            <w:docPart w:val="2EB449EEE1B24578B2F5D2D1AF42B15F"/>
          </w:placeholder>
          <w:temporary/>
          <w:showingPlcHdr/>
        </w:sdtPr>
        <w:sdtEndPr/>
        <w:sdtContent>
          <w:r w:rsidR="00B13D1B">
            <w:t>Date</w:t>
          </w:r>
        </w:sdtContent>
      </w:sdt>
    </w:p>
    <w:p w:rsidR="00D3741C" w:rsidRDefault="009373ED" w:rsidP="00011409">
      <w:pPr>
        <w:pStyle w:val="Title"/>
      </w:pPr>
      <w:r>
        <w:t>Analysis of the effects of population Growth</w:t>
      </w:r>
      <w:r w:rsidR="00691EC1">
        <w:t xml:space="preserve">: </w:t>
      </w:r>
      <w:r>
        <w:t>Liberia</w:t>
      </w:r>
    </w:p>
    <w:p w:rsidR="00011409" w:rsidRPr="00BE695A" w:rsidRDefault="00011409" w:rsidP="00011409">
      <w:pPr>
        <w:pStyle w:val="Heading1"/>
        <w:rPr>
          <w:b/>
        </w:rPr>
      </w:pPr>
      <w:r w:rsidRPr="00BE695A">
        <w:rPr>
          <w:b/>
        </w:rPr>
        <w:t xml:space="preserve">Introduction </w:t>
      </w:r>
    </w:p>
    <w:p w:rsidR="00011409" w:rsidRPr="00011409" w:rsidRDefault="00461DD1" w:rsidP="00A20C65">
      <w:r>
        <w:t xml:space="preserve">Climate change is a growing concern in </w:t>
      </w:r>
      <w:r w:rsidR="00F442FE">
        <w:t xml:space="preserve">the </w:t>
      </w:r>
      <w:r>
        <w:t xml:space="preserve">contemporary world. </w:t>
      </w:r>
      <w:r w:rsidR="00117F03">
        <w:t xml:space="preserve">Global warming is increasing at </w:t>
      </w:r>
      <w:r w:rsidR="00F442FE">
        <w:t xml:space="preserve">an </w:t>
      </w:r>
      <w:r w:rsidR="00117F03">
        <w:t xml:space="preserve">ever increasing pace which is alarming not only for resources and but also for earth and its inhabitants including human beings. </w:t>
      </w:r>
      <w:r w:rsidR="008A69F8">
        <w:t xml:space="preserve">United Nations is taking the matter seriously </w:t>
      </w:r>
      <w:r w:rsidR="001656AF">
        <w:t>and</w:t>
      </w:r>
      <w:r w:rsidR="008A69F8">
        <w:t xml:space="preserve"> demands a report </w:t>
      </w:r>
      <w:r w:rsidR="001656AF">
        <w:t>explaining</w:t>
      </w:r>
      <w:r w:rsidR="00FC3ADB">
        <w:t xml:space="preserve"> the phenomena of global warming, its affects, causes and possible solutions especially in developing countries in the world. </w:t>
      </w:r>
      <w:r w:rsidR="00F90C9F">
        <w:t>The paper is divided into three sections including ba</w:t>
      </w:r>
      <w:r w:rsidR="00086DCC">
        <w:t>ckground of the problem and economic, political</w:t>
      </w:r>
      <w:r w:rsidR="00F442FE">
        <w:t>,</w:t>
      </w:r>
      <w:r w:rsidR="00086DCC">
        <w:t xml:space="preserve"> and security challenges caused by these emissions especially in the developing countries of the world. </w:t>
      </w:r>
      <w:r w:rsidR="00C76284">
        <w:t>Third</w:t>
      </w:r>
      <w:r w:rsidR="00086DCC">
        <w:t xml:space="preserve"> section </w:t>
      </w:r>
      <w:r w:rsidR="00E336AF">
        <w:t xml:space="preserve">of the paper explains causes of increasing global warming and possible solutions to mitigate or minimize the problem. </w:t>
      </w:r>
      <w:r w:rsidR="00E947EA">
        <w:t xml:space="preserve">The country selected </w:t>
      </w:r>
      <w:r w:rsidR="00A6539D">
        <w:t xml:space="preserve">for analysis or as a case study is Liberia which is situated on </w:t>
      </w:r>
      <w:r w:rsidR="00F442FE">
        <w:t xml:space="preserve">the </w:t>
      </w:r>
      <w:r w:rsidR="00A6539D">
        <w:t xml:space="preserve">West African coast sharing borders with </w:t>
      </w:r>
      <w:r w:rsidR="00071BF0">
        <w:t>G</w:t>
      </w:r>
      <w:r w:rsidR="00C76284">
        <w:t xml:space="preserve">uinea to its </w:t>
      </w:r>
      <w:r w:rsidR="00071BF0">
        <w:t xml:space="preserve">North and Sierra Leone at its northwest. </w:t>
      </w:r>
      <w:r w:rsidR="00124507">
        <w:t xml:space="preserve">The solution is artificial forestation </w:t>
      </w:r>
      <w:r w:rsidR="00F976FE">
        <w:t xml:space="preserve">and discouragement of deforestation </w:t>
      </w:r>
      <w:r w:rsidR="00705732">
        <w:t>and emission of carbon di</w:t>
      </w:r>
      <w:r w:rsidR="001512D5">
        <w:t xml:space="preserve">oxide due </w:t>
      </w:r>
      <w:r w:rsidR="006F57FC">
        <w:t xml:space="preserve">to </w:t>
      </w:r>
      <w:r w:rsidR="002F67E1">
        <w:t xml:space="preserve">the </w:t>
      </w:r>
      <w:r w:rsidR="0004440C">
        <w:t xml:space="preserve">burning of fossil fuels </w:t>
      </w:r>
      <w:r w:rsidR="00A20C65">
        <w:t>for different purposes.</w:t>
      </w:r>
    </w:p>
    <w:p w:rsidR="00D3741C" w:rsidRPr="00BE695A" w:rsidRDefault="00D3741C" w:rsidP="00D3741C">
      <w:pPr>
        <w:pStyle w:val="Heading1"/>
        <w:rPr>
          <w:b/>
        </w:rPr>
      </w:pPr>
      <w:r w:rsidRPr="00BE695A">
        <w:rPr>
          <w:b/>
        </w:rPr>
        <w:t>Background</w:t>
      </w:r>
    </w:p>
    <w:p w:rsidR="005E58B6" w:rsidRDefault="00BB38DB" w:rsidP="006734E3">
      <w:r>
        <w:t xml:space="preserve">To understand the effect of greenhouse gases on global warming, it is essential to understand what a greenhouse gas is? </w:t>
      </w:r>
      <w:r w:rsidR="00A90273">
        <w:t xml:space="preserve">It is a gas </w:t>
      </w:r>
      <w:r w:rsidR="002F67E1">
        <w:t>that</w:t>
      </w:r>
      <w:r w:rsidR="00A90273">
        <w:t xml:space="preserve"> emits and absorb</w:t>
      </w:r>
      <w:r w:rsidR="002F67E1">
        <w:t>s</w:t>
      </w:r>
      <w:r w:rsidR="00A90273">
        <w:t xml:space="preserve"> radiant energy within the range of thermal infrared. </w:t>
      </w:r>
      <w:r w:rsidR="000D683E">
        <w:t xml:space="preserve">These gases cause </w:t>
      </w:r>
      <w:r w:rsidR="002F67E1">
        <w:t xml:space="preserve">the </w:t>
      </w:r>
      <w:r w:rsidR="000D683E">
        <w:t xml:space="preserve">greenhouse </w:t>
      </w:r>
      <w:r w:rsidR="002F67E1">
        <w:t>e</w:t>
      </w:r>
      <w:r w:rsidR="000D683E">
        <w:t xml:space="preserve">ffect which is the process of warming </w:t>
      </w:r>
      <w:r w:rsidR="004C3B2D">
        <w:t>the surface of the planet E</w:t>
      </w:r>
      <w:bookmarkStart w:id="0" w:name="_GoBack"/>
      <w:bookmarkEnd w:id="0"/>
      <w:r w:rsidR="00784E94">
        <w:t xml:space="preserve">arth </w:t>
      </w:r>
      <w:r w:rsidR="00B904B2">
        <w:t xml:space="preserve">through these radiations. </w:t>
      </w:r>
      <w:r w:rsidR="005C1A7E">
        <w:t xml:space="preserve">Examples of primary </w:t>
      </w:r>
      <w:r w:rsidR="00F442FE">
        <w:lastRenderedPageBreak/>
        <w:t>greenhouse gases on E</w:t>
      </w:r>
      <w:r w:rsidR="005C1A7E">
        <w:t xml:space="preserve">arth include Carbon dioxide </w:t>
      </w:r>
      <w:r w:rsidR="00884940">
        <w:t>(CO</w:t>
      </w:r>
      <w:r w:rsidR="00884940">
        <w:rPr>
          <w:vertAlign w:val="subscript"/>
        </w:rPr>
        <w:t>2</w:t>
      </w:r>
      <w:r w:rsidR="00884940">
        <w:t xml:space="preserve">), </w:t>
      </w:r>
      <w:r w:rsidR="008E3CC9">
        <w:t xml:space="preserve">ozone </w:t>
      </w:r>
      <w:r w:rsidR="006734E3">
        <w:t>(O</w:t>
      </w:r>
      <w:r w:rsidR="006734E3">
        <w:rPr>
          <w:vertAlign w:val="subscript"/>
        </w:rPr>
        <w:t>3</w:t>
      </w:r>
      <w:r w:rsidR="006734E3">
        <w:t>)</w:t>
      </w:r>
      <w:r w:rsidR="008E3CC9">
        <w:t>, Nitrous oxide (</w:t>
      </w:r>
      <w:r w:rsidR="008E3CC9" w:rsidRPr="008E3CC9">
        <w:t>N</w:t>
      </w:r>
      <w:r w:rsidR="008E3CC9">
        <w:rPr>
          <w:vertAlign w:val="subscript"/>
        </w:rPr>
        <w:t>2</w:t>
      </w:r>
      <w:r w:rsidR="008E3CC9" w:rsidRPr="008E3CC9">
        <w:t>O</w:t>
      </w:r>
      <w:r w:rsidR="008E3CC9">
        <w:t xml:space="preserve">), </w:t>
      </w:r>
      <w:r w:rsidR="006734E3">
        <w:t>and methane</w:t>
      </w:r>
      <w:r w:rsidR="008E3CC9">
        <w:t xml:space="preserve"> (CH</w:t>
      </w:r>
      <w:r w:rsidR="008E3CC9">
        <w:rPr>
          <w:vertAlign w:val="subscript"/>
        </w:rPr>
        <w:t>4</w:t>
      </w:r>
      <w:r w:rsidR="008E3CC9">
        <w:t>)</w:t>
      </w:r>
      <w:r w:rsidR="00F357A5">
        <w:fldChar w:fldCharType="begin"/>
      </w:r>
      <w:r w:rsidR="00F357A5">
        <w:instrText xml:space="preserve"> ADDIN ZOTERO_ITEM CSL_CITATION {"citationID":"AjmQ0QYf","properties":{"formattedCitation":"(\\uc0\\u8220{}CO2 Emissions by Country\\uc0\\u8221{})","plainCitation":"(“CO2 Emissions by Country”)","noteIndex":0},"citationItems":[{"id":415,"uris":["http://zotero.org/users/local/5OlhLovK/items/KCSX5ICQ"],"uri":["http://zotero.org/users/local/5OlhLovK/items/KCSX5ICQ"],"itemData":{"id":415,"type":"webpage","abstract":"Which country is the largest producer of carbon dioxide? This statistic shows the countries with the highest carbon dioxide (CO2) emissions in 2017, based on their share of global energy-related CO2 emissions.","container-title":"Statista","language":"en","title":"CO2 emissions by country","URL":"https://www.statista.com/statistics/271748/the-largest-emitters-of-co2-in-the-world/","accessed":{"date-parts":[["2020",1,31]]}}}],"schema":"https://github.com/citation-style-language/schema/raw/master/csl-citation.json"} </w:instrText>
      </w:r>
      <w:r w:rsidR="00F357A5">
        <w:fldChar w:fldCharType="separate"/>
      </w:r>
      <w:r w:rsidR="00F357A5" w:rsidRPr="00F357A5">
        <w:rPr>
          <w:rFonts w:ascii="Times New Roman" w:hAnsi="Times New Roman" w:cs="Times New Roman"/>
        </w:rPr>
        <w:t>(“CO2 Emissions by Country”)</w:t>
      </w:r>
      <w:r w:rsidR="00F357A5">
        <w:fldChar w:fldCharType="end"/>
      </w:r>
      <w:r w:rsidR="006734E3">
        <w:t xml:space="preserve">. </w:t>
      </w:r>
      <w:r w:rsidR="00131C07">
        <w:t xml:space="preserve">Out of these gases, carbon dioxide is more common and </w:t>
      </w:r>
      <w:r w:rsidR="008E5194">
        <w:t xml:space="preserve">has been </w:t>
      </w:r>
      <w:r w:rsidR="00F442FE">
        <w:t xml:space="preserve">used as a measure or benchmark </w:t>
      </w:r>
      <w:r w:rsidR="008E5194">
        <w:t>f</w:t>
      </w:r>
      <w:r w:rsidR="00F442FE">
        <w:t>or</w:t>
      </w:r>
      <w:r w:rsidR="008E5194">
        <w:t xml:space="preserve"> the things which are responsible for warming the atmosphere. </w:t>
      </w:r>
      <w:r w:rsidR="002C7858">
        <w:t xml:space="preserve">The </w:t>
      </w:r>
      <w:r w:rsidR="002F67E1">
        <w:t>E</w:t>
      </w:r>
      <w:r w:rsidR="002C7858">
        <w:t>nvironmental Protection agency in the United States has considered CO</w:t>
      </w:r>
      <w:r w:rsidR="002C7858">
        <w:rPr>
          <w:vertAlign w:val="subscript"/>
        </w:rPr>
        <w:t xml:space="preserve">2 </w:t>
      </w:r>
      <w:r w:rsidR="005E58B6">
        <w:t>as a standard because of its u</w:t>
      </w:r>
      <w:r w:rsidR="00F442FE">
        <w:t>biquity or universality and has</w:t>
      </w:r>
      <w:r w:rsidR="005E58B6">
        <w:t xml:space="preserve"> assigned it </w:t>
      </w:r>
      <w:r w:rsidR="00F442FE">
        <w:t xml:space="preserve">a </w:t>
      </w:r>
      <w:r w:rsidR="005E58B6">
        <w:t>Global Warming Potential of 1.</w:t>
      </w:r>
      <w:r w:rsidR="008E5194">
        <w:t xml:space="preserve"> </w:t>
      </w:r>
      <w:r w:rsidR="004E2C96">
        <w:t xml:space="preserve">Earth receives and </w:t>
      </w:r>
      <w:r w:rsidR="0027178D">
        <w:t>absorbs radiations from the sun as it is the pr</w:t>
      </w:r>
      <w:r w:rsidR="00D72DA3">
        <w:t xml:space="preserve">imary and main source of energy. </w:t>
      </w:r>
      <w:r w:rsidR="003701F4">
        <w:t xml:space="preserve">The absorbed energy is reflected back as light or either </w:t>
      </w:r>
      <w:r w:rsidR="001E493B">
        <w:t xml:space="preserve">radiated to the space as heat. </w:t>
      </w:r>
      <w:r w:rsidR="001B6BAC">
        <w:t xml:space="preserve">The temperature of earth’s surface is dependent on the balance between outgoing and incoming energy. The disturbance in this balance </w:t>
      </w:r>
      <w:r w:rsidR="0088146E">
        <w:t xml:space="preserve">results in cooler or warmer surface leading to climate change. </w:t>
      </w:r>
      <w:r w:rsidR="00870EF5">
        <w:t>Greenhouse gases absorb the radiated energy from the earth and reflect them back towards the lower atmosphere which causes the energy/heat retenti</w:t>
      </w:r>
      <w:r w:rsidR="00AB09B1">
        <w:t xml:space="preserve">on on the surface of the earth causing global warming. </w:t>
      </w:r>
      <w:r w:rsidR="00564EA5">
        <w:t xml:space="preserve">Based on this principle, some of the greenhouse gases remain at the earth’s surface for decades and </w:t>
      </w:r>
      <w:r w:rsidR="002704E4">
        <w:t>some for even centuries affecting the energy balance of the earth.</w:t>
      </w:r>
    </w:p>
    <w:p w:rsidR="006734E3" w:rsidRPr="00BE695A" w:rsidRDefault="002704E4" w:rsidP="00F4002E">
      <w:pPr>
        <w:pStyle w:val="Heading1"/>
        <w:rPr>
          <w:b/>
        </w:rPr>
      </w:pPr>
      <w:r>
        <w:t xml:space="preserve"> </w:t>
      </w:r>
      <w:r w:rsidR="00F4002E" w:rsidRPr="00BE695A">
        <w:rPr>
          <w:b/>
        </w:rPr>
        <w:t>How Emissions Cause Problems for the Developing World</w:t>
      </w:r>
    </w:p>
    <w:p w:rsidR="00834F69" w:rsidRDefault="005641D6" w:rsidP="00834F69">
      <w:r>
        <w:t>As stated in the above section, greenhouse gases are responsible for global warming and climate chang</w:t>
      </w:r>
      <w:r w:rsidR="00BF0860">
        <w:t xml:space="preserve">e. </w:t>
      </w:r>
      <w:r w:rsidR="00875965">
        <w:t xml:space="preserve">Several human inventions and man-made processes are responsible for </w:t>
      </w:r>
      <w:r w:rsidR="002F67E1">
        <w:t xml:space="preserve">the </w:t>
      </w:r>
      <w:r w:rsidR="00925C90">
        <w:t xml:space="preserve">emission of these gases. According </w:t>
      </w:r>
      <w:r w:rsidR="00DC49C8">
        <w:t>to reports, C</w:t>
      </w:r>
      <w:r w:rsidR="00925C90">
        <w:t xml:space="preserve">hina has been producing </w:t>
      </w:r>
      <w:r w:rsidR="002F67E1">
        <w:t xml:space="preserve">the </w:t>
      </w:r>
      <w:r w:rsidR="00925C90">
        <w:t>biggest amount of greenhouse gases</w:t>
      </w:r>
      <w:r w:rsidR="00F442FE">
        <w:t xml:space="preserve"> and specifically 27.</w:t>
      </w:r>
      <w:r w:rsidR="00DC49C8">
        <w:t xml:space="preserve">52 percent of carbon dioxide due to </w:t>
      </w:r>
      <w:r w:rsidR="002F67E1">
        <w:t xml:space="preserve">the </w:t>
      </w:r>
      <w:r w:rsidR="00DC49C8">
        <w:t xml:space="preserve">consumption of coal for electricity. Other </w:t>
      </w:r>
      <w:r w:rsidR="00834F69">
        <w:t>producers of CO</w:t>
      </w:r>
      <w:r w:rsidR="00834F69">
        <w:rPr>
          <w:vertAlign w:val="subscript"/>
        </w:rPr>
        <w:t>2</w:t>
      </w:r>
      <w:r w:rsidR="00834F69">
        <w:t xml:space="preserve"> </w:t>
      </w:r>
      <w:r w:rsidR="00D36701">
        <w:t>are The United States, India, Russia, Japan</w:t>
      </w:r>
      <w:r w:rsidR="00BE695A">
        <w:t>,</w:t>
      </w:r>
      <w:r w:rsidR="00D36701">
        <w:t xml:space="preserve"> and Germany (from high to low production of CO</w:t>
      </w:r>
      <w:r w:rsidR="00D36701">
        <w:rPr>
          <w:vertAlign w:val="subscript"/>
        </w:rPr>
        <w:t>2</w:t>
      </w:r>
      <w:r w:rsidR="00D36701">
        <w:t xml:space="preserve">). </w:t>
      </w:r>
    </w:p>
    <w:p w:rsidR="000B1216" w:rsidRDefault="001D6388" w:rsidP="00834F69">
      <w:r>
        <w:t xml:space="preserve">The contribution of Liberia in global greenhouse emissions is not very significant, however, </w:t>
      </w:r>
      <w:r w:rsidR="00EC04A5">
        <w:t xml:space="preserve">increase in global warming will have </w:t>
      </w:r>
      <w:r w:rsidR="002F67E1">
        <w:t xml:space="preserve">a </w:t>
      </w:r>
      <w:r w:rsidR="00EC04A5">
        <w:t xml:space="preserve">direct impact on </w:t>
      </w:r>
      <w:r w:rsidR="002F67E1">
        <w:t xml:space="preserve">the </w:t>
      </w:r>
      <w:r w:rsidR="00EC04A5">
        <w:t xml:space="preserve">economy of the country </w:t>
      </w:r>
      <w:r w:rsidR="00154F9B">
        <w:t xml:space="preserve">as </w:t>
      </w:r>
      <w:r w:rsidR="00154F9B">
        <w:lastRenderedPageBreak/>
        <w:t>well as</w:t>
      </w:r>
      <w:r w:rsidR="00EC04A5">
        <w:t xml:space="preserve"> </w:t>
      </w:r>
      <w:r w:rsidR="00154F9B">
        <w:t>result in many health challenges</w:t>
      </w:r>
      <w:r w:rsidR="00186A4A">
        <w:t xml:space="preserve">. Liberia is basically a low-income country where economy is mostly dependent on </w:t>
      </w:r>
      <w:r w:rsidR="00833DB2">
        <w:t xml:space="preserve">mineral resources, water, forests and agriculture. The country has favorable climate for agriculture and plantation which suggests that global warming and climate change will directly affect the economy of the country. </w:t>
      </w:r>
    </w:p>
    <w:p w:rsidR="00210128" w:rsidRDefault="00E87EE6" w:rsidP="00E87EE6">
      <w:pPr>
        <w:ind w:firstLine="0"/>
      </w:pPr>
      <w:r>
        <w:tab/>
        <w:t xml:space="preserve">Climate change and global warming are directly linked with the security challenges and risks </w:t>
      </w:r>
      <w:r w:rsidR="00067AC6">
        <w:t xml:space="preserve">in </w:t>
      </w:r>
      <w:r w:rsidR="00A10D6D">
        <w:t>West</w:t>
      </w:r>
      <w:r w:rsidR="00067AC6">
        <w:t xml:space="preserve"> Africa in general and Liberia in particular. </w:t>
      </w:r>
      <w:r w:rsidR="00A10D6D">
        <w:t xml:space="preserve">Change in temperature and volatile patterns of weather </w:t>
      </w:r>
      <w:r w:rsidR="00B20E61">
        <w:t>have the capability to restructure the landscape leading to scarcity of energy, food</w:t>
      </w:r>
      <w:r w:rsidR="002F67E1">
        <w:t>,</w:t>
      </w:r>
      <w:r w:rsidR="00B20E61">
        <w:t xml:space="preserve"> and water</w:t>
      </w:r>
      <w:r w:rsidR="008B4F6E">
        <w:t xml:space="preserve"> (Wood)</w:t>
      </w:r>
      <w:r w:rsidR="00B20E61">
        <w:t xml:space="preserve">. </w:t>
      </w:r>
      <w:r w:rsidR="00180260">
        <w:t xml:space="preserve">One considerable aspect of climate change </w:t>
      </w:r>
      <w:r w:rsidR="002F67E1">
        <w:t>is</w:t>
      </w:r>
      <w:r w:rsidR="00180260">
        <w:t xml:space="preserve"> natural disasters that can cause conflicts </w:t>
      </w:r>
      <w:r w:rsidR="00CA041D">
        <w:t xml:space="preserve">as a result of unregulated and </w:t>
      </w:r>
      <w:r w:rsidR="006036F6">
        <w:t xml:space="preserve">destabilizing movements </w:t>
      </w:r>
      <w:r w:rsidR="00210128">
        <w:t xml:space="preserve">of </w:t>
      </w:r>
      <w:r w:rsidR="002F67E1">
        <w:t xml:space="preserve">the </w:t>
      </w:r>
      <w:r w:rsidR="00210128">
        <w:t xml:space="preserve">population. This factor may result in </w:t>
      </w:r>
      <w:r w:rsidR="002F67E1">
        <w:t xml:space="preserve">a </w:t>
      </w:r>
      <w:r w:rsidR="00210128">
        <w:t xml:space="preserve">clash of groups while engaging in a competition for supremacy or survival. </w:t>
      </w:r>
    </w:p>
    <w:p w:rsidR="00536E42" w:rsidRDefault="00536E42" w:rsidP="00E87EE6">
      <w:pPr>
        <w:ind w:firstLine="0"/>
      </w:pPr>
      <w:r>
        <w:tab/>
      </w:r>
      <w:r w:rsidR="005F064B">
        <w:t xml:space="preserve">In the wake of this issue, political challenges cannot be underestimated in Liberia. One of the challenges as described above is the conflict between different groups due to relocation or migration as a result of natural disasters. </w:t>
      </w:r>
      <w:r w:rsidR="00E452A2">
        <w:t xml:space="preserve">Also, </w:t>
      </w:r>
      <w:r w:rsidR="007F3914">
        <w:t xml:space="preserve">some campaigners make a clear move to invest in relevant </w:t>
      </w:r>
      <w:r w:rsidR="00E452A2">
        <w:t xml:space="preserve">climate negotiations to gain political benefits by </w:t>
      </w:r>
      <w:r w:rsidR="008B0EA2">
        <w:t xml:space="preserve">creating </w:t>
      </w:r>
      <w:r w:rsidR="002F67E1">
        <w:t xml:space="preserve">a </w:t>
      </w:r>
      <w:r w:rsidR="008B0EA2">
        <w:t xml:space="preserve">place for serious compensation on GHG emissions. </w:t>
      </w:r>
    </w:p>
    <w:p w:rsidR="00FA3E44" w:rsidRPr="00BE695A" w:rsidRDefault="00F246E2" w:rsidP="00F246E2">
      <w:pPr>
        <w:pStyle w:val="Heading1"/>
        <w:rPr>
          <w:b/>
        </w:rPr>
      </w:pPr>
      <w:r w:rsidRPr="00BE695A">
        <w:rPr>
          <w:b/>
        </w:rPr>
        <w:t>Greenhouse Gases Cause</w:t>
      </w:r>
      <w:r w:rsidR="00BE695A" w:rsidRPr="00BE695A">
        <w:rPr>
          <w:b/>
        </w:rPr>
        <w:t>s</w:t>
      </w:r>
    </w:p>
    <w:p w:rsidR="00F246E2" w:rsidRPr="00890632" w:rsidRDefault="00707027" w:rsidP="00F246E2">
      <w:r>
        <w:t xml:space="preserve">Greenhouse gases are produced due to </w:t>
      </w:r>
      <w:r w:rsidR="009911D1">
        <w:t xml:space="preserve">agricultural practices, livestock manure and some of the other natural processes </w:t>
      </w:r>
      <w:r w:rsidR="001928BC">
        <w:t xml:space="preserve">including </w:t>
      </w:r>
      <w:r w:rsidR="002F67E1">
        <w:t xml:space="preserve">the </w:t>
      </w:r>
      <w:r w:rsidR="001928BC">
        <w:t xml:space="preserve">burning of fossil fuels including gas, oil and coal. </w:t>
      </w:r>
      <w:r w:rsidR="000A7129">
        <w:t xml:space="preserve">As </w:t>
      </w:r>
      <w:r w:rsidR="00A1160B">
        <w:t>discussed,</w:t>
      </w:r>
      <w:r w:rsidR="000A7129">
        <w:t xml:space="preserve"> carbon dioxide is one of the most common greenhouse </w:t>
      </w:r>
      <w:r w:rsidR="00BE695A">
        <w:t>gases</w:t>
      </w:r>
      <w:r w:rsidR="000A7129">
        <w:t xml:space="preserve"> in the atmosphere and is the second cause of global warming and cl</w:t>
      </w:r>
      <w:r w:rsidR="00A1160B">
        <w:t xml:space="preserve">imate change. Carbon dioxide is also produced as a result of artificial or man-made processes like </w:t>
      </w:r>
      <w:r w:rsidR="002F67E1">
        <w:t xml:space="preserve">the </w:t>
      </w:r>
      <w:r w:rsidR="00A1160B">
        <w:t>consumption of coal for the generation of electricity</w:t>
      </w:r>
      <w:r w:rsidR="001E08BD">
        <w:fldChar w:fldCharType="begin"/>
      </w:r>
      <w:r w:rsidR="001E08BD">
        <w:instrText xml:space="preserve"> ADDIN ZOTERO_ITEM CSL_CITATION {"citationID":"o1gfO80b","properties":{"formattedCitation":"(\\uc0\\u8220{}Liberia Set to Launch National Policy &amp; Response Strategy on Climate Change - Liberia\\uc0\\u8221{})","plainCitation":"(“Liberia Set to Launch National Policy &amp; Response Strategy on Climate Change - Liberia”)","noteIndex":0},"citationItems":[{"id":419,"uris":["http://zotero.org/users/local/5OlhLovK/items/7C3XWDVJ"],"uri":["http://zotero.org/users/local/5OlhLovK/items/7C3XWDVJ"],"itemData":{"id":419,"type":"webpage","abstract":"English News and Press Release on Liberia about Climate Change and Environment; published on 13 Aug 2018 by UNDP","container-title":"ReliefWeb","language":"en","title":"Liberia set to launch National Policy &amp; Response Strategy on Climate Change - Liberia","URL":"https://reliefweb.int/report/liberia/liberia-set-launch-national-policy-response-strategy-climate-change","accessed":{"date-parts":[["2020",1,31]]}}}],"schema":"https://github.com/citation-style-language/schema/raw/master/csl-citation.json"} </w:instrText>
      </w:r>
      <w:r w:rsidR="001E08BD">
        <w:fldChar w:fldCharType="separate"/>
      </w:r>
      <w:r w:rsidR="001E08BD" w:rsidRPr="001E08BD">
        <w:rPr>
          <w:rFonts w:ascii="Times New Roman" w:hAnsi="Times New Roman" w:cs="Times New Roman"/>
        </w:rPr>
        <w:t>(“Liberia Set to Launch National Policy &amp; Response Strategy on Climate Change - Liberia”)</w:t>
      </w:r>
      <w:r w:rsidR="001E08BD">
        <w:fldChar w:fldCharType="end"/>
      </w:r>
      <w:r w:rsidR="00A1160B">
        <w:t xml:space="preserve">. </w:t>
      </w:r>
      <w:r w:rsidR="00F95C0B">
        <w:t>The excess release of carbon dioxide is responsible for deforesta</w:t>
      </w:r>
      <w:r w:rsidR="00177F25">
        <w:t xml:space="preserve">tion as indicated by a </w:t>
      </w:r>
      <w:r w:rsidR="00177F25">
        <w:lastRenderedPageBreak/>
        <w:t xml:space="preserve">research which was published by Duke University. Trees inhale carbon dioxide for the process of photosynthesis and </w:t>
      </w:r>
      <w:r w:rsidR="00F00670">
        <w:t xml:space="preserve">exhale oxygen in the atmosphere. Do due to deforestation and wood consumption for goods or heat, </w:t>
      </w:r>
      <w:r w:rsidR="00474705">
        <w:t>an excess CO</w:t>
      </w:r>
      <w:r w:rsidR="00474705">
        <w:rPr>
          <w:vertAlign w:val="subscript"/>
        </w:rPr>
        <w:t xml:space="preserve">2 </w:t>
      </w:r>
      <w:r w:rsidR="00474705">
        <w:t xml:space="preserve">is released that was stored in them for photosynthesis. Wood consumption is increased due to industrialization </w:t>
      </w:r>
      <w:r w:rsidR="008A113A">
        <w:t xml:space="preserve">which </w:t>
      </w:r>
      <w:r w:rsidR="00081462">
        <w:t>catalyzes deforestation and hence increased emission of CO</w:t>
      </w:r>
      <w:r w:rsidR="00081462">
        <w:rPr>
          <w:vertAlign w:val="subscript"/>
        </w:rPr>
        <w:t xml:space="preserve">2 </w:t>
      </w:r>
      <w:r w:rsidR="00081462">
        <w:t>which is a greenhouse gas.</w:t>
      </w:r>
      <w:r w:rsidR="00410914">
        <w:t xml:space="preserve"> </w:t>
      </w:r>
      <w:r w:rsidR="00C21B30">
        <w:t>Population increase is also related to global warming as more population</w:t>
      </w:r>
      <w:r w:rsidR="00154F9B">
        <w:t xml:space="preserve"> demands an</w:t>
      </w:r>
      <w:r w:rsidR="00C21B30">
        <w:t xml:space="preserve"> </w:t>
      </w:r>
      <w:r w:rsidR="00154F9B">
        <w:t>increment</w:t>
      </w:r>
      <w:r w:rsidR="00C21B30">
        <w:t xml:space="preserve"> in such activities to meet the resources. </w:t>
      </w:r>
      <w:r w:rsidR="00410914">
        <w:t xml:space="preserve">While studying the causes of </w:t>
      </w:r>
      <w:r w:rsidR="002F67E1">
        <w:t xml:space="preserve">the </w:t>
      </w:r>
      <w:r w:rsidR="00410914">
        <w:t xml:space="preserve">greenhouse effect, </w:t>
      </w:r>
      <w:r w:rsidR="005B624B">
        <w:t xml:space="preserve">factors that affect and influence global warming must also be considered. </w:t>
      </w:r>
      <w:r w:rsidR="00BE695A">
        <w:t>These factors are</w:t>
      </w:r>
      <w:r w:rsidR="005C3FF9">
        <w:t xml:space="preserve"> global warming p</w:t>
      </w:r>
      <w:r w:rsidR="00890632">
        <w:t xml:space="preserve">otential which is a measure of heat relative to </w:t>
      </w:r>
      <w:r w:rsidR="00011409">
        <w:t>CO</w:t>
      </w:r>
      <w:r w:rsidR="00011409">
        <w:rPr>
          <w:vertAlign w:val="subscript"/>
        </w:rPr>
        <w:t>2,</w:t>
      </w:r>
      <w:r w:rsidR="001E7DA2">
        <w:t xml:space="preserve"> the duration of its stay in the atmosphere </w:t>
      </w:r>
      <w:r w:rsidR="00011409">
        <w:t>in a specific time horizon and its relative abundance</w:t>
      </w:r>
      <w:r w:rsidR="0093083C">
        <w:fldChar w:fldCharType="begin"/>
      </w:r>
      <w:r w:rsidR="0093083C">
        <w:instrText xml:space="preserve"> ADDIN ZOTERO_ITEM CSL_CITATION {"citationID":"3A7Xp1lk","properties":{"formattedCitation":"(\\uc0\\u8220{}Does Population Growth Impact Climate Change?\\uc0\\u8221{})","plainCitation":"(“Does Population Growth Impact Climate Change?”)","noteIndex":0},"citationItems":[{"id":417,"uris":["http://zotero.org/users/local/5OlhLovK/items/G7ISDKWG"],"uri":["http://zotero.org/users/local/5OlhLovK/items/G7ISDKWG"],"itemData":{"id":417,"type":"webpage","abstract":"Does the rate at which people are reproducing need to be controlled to save the environment?","container-title":"Scientific American","language":"en","title":"Does Population Growth Impact Climate Change?","URL":"https://www.scientificamerican.com/article/population-growth-climate-change/","accessed":{"date-parts":[["2020",1,31]]}}}],"schema":"https://github.com/citation-style-language/schema/raw/master/csl-citation.json"} </w:instrText>
      </w:r>
      <w:r w:rsidR="0093083C">
        <w:fldChar w:fldCharType="separate"/>
      </w:r>
      <w:r w:rsidR="0093083C" w:rsidRPr="0093083C">
        <w:rPr>
          <w:rFonts w:ascii="Times New Roman" w:hAnsi="Times New Roman" w:cs="Times New Roman"/>
        </w:rPr>
        <w:t>(“Does Population Growth Impact Climate Change?”)</w:t>
      </w:r>
      <w:r w:rsidR="0093083C">
        <w:fldChar w:fldCharType="end"/>
      </w:r>
      <w:r w:rsidR="00011409">
        <w:t xml:space="preserve">. </w:t>
      </w:r>
    </w:p>
    <w:p w:rsidR="00081462" w:rsidRDefault="00081462" w:rsidP="00F246E2">
      <w:r>
        <w:t>Plantation</w:t>
      </w:r>
      <w:r w:rsidR="00425D55">
        <w:t xml:space="preserve"> of trees by introducing artificial forestation</w:t>
      </w:r>
      <w:r>
        <w:t xml:space="preserve"> is one of the remedies to bring the concentrat</w:t>
      </w:r>
      <w:r w:rsidR="00425D55">
        <w:t>i</w:t>
      </w:r>
      <w:r w:rsidR="0046390A">
        <w:t xml:space="preserve">on of greenhouse gases down. Global warming is also responsible for raising temperature of major water bodies of the </w:t>
      </w:r>
      <w:r w:rsidR="00827B4F">
        <w:t xml:space="preserve">world causing threats of natural disasters and </w:t>
      </w:r>
      <w:r w:rsidR="00A74A42">
        <w:t xml:space="preserve">hurricanes and massive sea </w:t>
      </w:r>
      <w:r w:rsidR="00725654">
        <w:t xml:space="preserve">storms. Forests are important to </w:t>
      </w:r>
      <w:r w:rsidR="009D66C3">
        <w:t xml:space="preserve">reduce the concentration of greenhouse gases but they cannot accommodate or sequester all of the carbon dioxide in the atmosphere. Hence it is also very important to reduce the consumption </w:t>
      </w:r>
      <w:r w:rsidR="0066059A">
        <w:t xml:space="preserve">of forests and burning of fossil fuels on an urgent basis to reduce the buildup of </w:t>
      </w:r>
      <w:r w:rsidR="002F67E1">
        <w:t xml:space="preserve">the </w:t>
      </w:r>
      <w:r w:rsidR="0066059A">
        <w:t xml:space="preserve">greenhouse effect and global warming. </w:t>
      </w:r>
    </w:p>
    <w:p w:rsidR="00A20C65" w:rsidRPr="00BE695A" w:rsidRDefault="00A20C65" w:rsidP="00BE695A">
      <w:pPr>
        <w:ind w:firstLine="0"/>
        <w:rPr>
          <w:b/>
        </w:rPr>
      </w:pPr>
      <w:r w:rsidRPr="00BE695A">
        <w:rPr>
          <w:b/>
        </w:rPr>
        <w:t xml:space="preserve">Conclusion </w:t>
      </w:r>
    </w:p>
    <w:p w:rsidR="001E4E6B" w:rsidRDefault="001E4E6B" w:rsidP="00F246E2">
      <w:r>
        <w:t xml:space="preserve">It has been observed from many researches and studies that global warming has considerable economic, political </w:t>
      </w:r>
      <w:r w:rsidR="00554183">
        <w:t xml:space="preserve">and </w:t>
      </w:r>
      <w:r w:rsidR="009D6E73">
        <w:t xml:space="preserve">environmental challenges. </w:t>
      </w:r>
      <w:r w:rsidR="00DD5B11">
        <w:t>Un</w:t>
      </w:r>
      <w:r w:rsidR="00FD7CC7">
        <w:t>ited Nations should make plans to ban unnecessary deforestation</w:t>
      </w:r>
      <w:r w:rsidR="002F67E1">
        <w:t>,</w:t>
      </w:r>
      <w:r w:rsidR="00FD7CC7">
        <w:t xml:space="preserve"> especially in </w:t>
      </w:r>
      <w:r w:rsidR="00A160C5">
        <w:t xml:space="preserve">developing countries. A thorough policy must be </w:t>
      </w:r>
      <w:r w:rsidR="00AB46D3">
        <w:t>developed to make regulations regarding burning of fossil</w:t>
      </w:r>
      <w:r w:rsidR="0037320C">
        <w:t xml:space="preserve"> fuels so that </w:t>
      </w:r>
      <w:r w:rsidR="00FE4A8A">
        <w:t xml:space="preserve">emission of </w:t>
      </w:r>
      <w:r w:rsidR="00FE4A8A">
        <w:lastRenderedPageBreak/>
        <w:t>carbon dioxide and other greenh</w:t>
      </w:r>
      <w:r w:rsidR="007354AD">
        <w:t>ouse gases must be controlled at international</w:t>
      </w:r>
      <w:r w:rsidR="00FE4A8A">
        <w:t xml:space="preserve"> level. </w:t>
      </w:r>
      <w:r w:rsidR="007354AD">
        <w:t xml:space="preserve">Also, UN must give provision of funds to developing countries </w:t>
      </w:r>
      <w:r w:rsidR="000D501B">
        <w:t xml:space="preserve">for artificial forestation in order to minimize climate risks associated with greenhouse gases and global warming. </w:t>
      </w:r>
    </w:p>
    <w:p w:rsidR="002F67E1" w:rsidRDefault="002F67E1" w:rsidP="00F246E2"/>
    <w:p w:rsidR="002F67E1" w:rsidRDefault="002F67E1" w:rsidP="00F246E2"/>
    <w:p w:rsidR="002F67E1" w:rsidRDefault="002F67E1" w:rsidP="00F246E2"/>
    <w:p w:rsidR="002F67E1" w:rsidRDefault="002F67E1" w:rsidP="00F246E2"/>
    <w:p w:rsidR="002F67E1" w:rsidRDefault="002F67E1" w:rsidP="00F246E2"/>
    <w:p w:rsidR="002F67E1" w:rsidRDefault="002F67E1" w:rsidP="00F246E2"/>
    <w:p w:rsidR="002F67E1" w:rsidRDefault="002F67E1" w:rsidP="00F246E2"/>
    <w:p w:rsidR="002F67E1" w:rsidRDefault="002F67E1" w:rsidP="00F246E2"/>
    <w:p w:rsidR="002F67E1" w:rsidRDefault="002F67E1" w:rsidP="00F246E2"/>
    <w:p w:rsidR="002F67E1" w:rsidRDefault="002F67E1" w:rsidP="00F246E2"/>
    <w:p w:rsidR="002F67E1" w:rsidRDefault="002F67E1" w:rsidP="00F246E2"/>
    <w:p w:rsidR="002F67E1" w:rsidRDefault="002F67E1" w:rsidP="00F246E2"/>
    <w:p w:rsidR="002F67E1" w:rsidRDefault="002F67E1" w:rsidP="00F246E2"/>
    <w:p w:rsidR="002F67E1" w:rsidRDefault="002F67E1" w:rsidP="00F246E2"/>
    <w:p w:rsidR="002F67E1" w:rsidRDefault="002F67E1" w:rsidP="00F246E2"/>
    <w:p w:rsidR="002F67E1" w:rsidRDefault="002F67E1" w:rsidP="00F246E2"/>
    <w:p w:rsidR="002F67E1" w:rsidRDefault="002F67E1" w:rsidP="00F246E2"/>
    <w:p w:rsidR="002F67E1" w:rsidRDefault="002F67E1" w:rsidP="00F246E2"/>
    <w:p w:rsidR="002F67E1" w:rsidRDefault="002F67E1" w:rsidP="00F246E2"/>
    <w:p w:rsidR="002F67E1" w:rsidRDefault="002F67E1" w:rsidP="00F246E2"/>
    <w:p w:rsidR="002F67E1" w:rsidRDefault="002F67E1" w:rsidP="00F246E2"/>
    <w:p w:rsidR="002F67E1" w:rsidRDefault="00F442FE" w:rsidP="002F67E1">
      <w:pPr>
        <w:pStyle w:val="Bibliography"/>
      </w:pPr>
      <w:r>
        <w:t>Works Cited:</w:t>
      </w:r>
    </w:p>
    <w:p w:rsidR="002F67E1" w:rsidRDefault="002F67E1" w:rsidP="002F67E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F67E1">
        <w:rPr>
          <w:rFonts w:ascii="Times New Roman" w:hAnsi="Times New Roman" w:cs="Times New Roman"/>
        </w:rPr>
        <w:t xml:space="preserve">“CO2 Emissions by Country.” </w:t>
      </w:r>
      <w:r w:rsidRPr="002F67E1">
        <w:rPr>
          <w:rFonts w:ascii="Times New Roman" w:hAnsi="Times New Roman" w:cs="Times New Roman"/>
          <w:i/>
          <w:iCs/>
        </w:rPr>
        <w:t>Statista</w:t>
      </w:r>
      <w:r w:rsidRPr="002F67E1">
        <w:rPr>
          <w:rFonts w:ascii="Times New Roman" w:hAnsi="Times New Roman" w:cs="Times New Roman"/>
        </w:rPr>
        <w:t>, https://www.statista.com/statistics/271748/the-largest-emitters-of-co2-in-the-world/. Accessed 31 Jan. 2020.</w:t>
      </w:r>
    </w:p>
    <w:p w:rsidR="002F67E1" w:rsidRPr="00F442FE" w:rsidRDefault="002F67E1" w:rsidP="00F442FE">
      <w:pPr>
        <w:ind w:left="720" w:hanging="720"/>
        <w:rPr>
          <w:rFonts w:cstheme="minorHAnsi"/>
        </w:rPr>
      </w:pPr>
      <w:r w:rsidRPr="002F67E1">
        <w:rPr>
          <w:rFonts w:cstheme="minorHAnsi"/>
          <w:color w:val="222222"/>
          <w:shd w:val="clear" w:color="auto" w:fill="FFFFFF"/>
        </w:rPr>
        <w:t>Brown, O., &amp; Crawford, A. (2008). Assessing the security implications of climate change for West Africa: Country case studies of Ghana and Burkina Faso.</w:t>
      </w:r>
    </w:p>
    <w:p w:rsidR="002F67E1" w:rsidRPr="002F67E1" w:rsidRDefault="002F67E1" w:rsidP="002F67E1">
      <w:pPr>
        <w:pStyle w:val="Bibliography"/>
        <w:rPr>
          <w:rFonts w:ascii="Times New Roman" w:hAnsi="Times New Roman" w:cs="Times New Roman"/>
        </w:rPr>
      </w:pPr>
      <w:r w:rsidRPr="002F67E1">
        <w:rPr>
          <w:rFonts w:ascii="Times New Roman" w:hAnsi="Times New Roman" w:cs="Times New Roman"/>
        </w:rPr>
        <w:t xml:space="preserve">“Does Population Growth Impact Climate Change?” </w:t>
      </w:r>
      <w:r w:rsidRPr="002F67E1">
        <w:rPr>
          <w:rFonts w:ascii="Times New Roman" w:hAnsi="Times New Roman" w:cs="Times New Roman"/>
          <w:i/>
          <w:iCs/>
        </w:rPr>
        <w:t>Scientific American</w:t>
      </w:r>
      <w:r w:rsidRPr="002F67E1">
        <w:rPr>
          <w:rFonts w:ascii="Times New Roman" w:hAnsi="Times New Roman" w:cs="Times New Roman"/>
        </w:rPr>
        <w:t>, https://www.scientificamerican.com/article/population-growth-climate-change/. Accessed 31 Jan. 2020.</w:t>
      </w:r>
    </w:p>
    <w:p w:rsidR="002F67E1" w:rsidRPr="002F67E1" w:rsidRDefault="002F67E1" w:rsidP="002F67E1">
      <w:pPr>
        <w:pStyle w:val="Bibliography"/>
        <w:rPr>
          <w:rFonts w:ascii="Times New Roman" w:hAnsi="Times New Roman" w:cs="Times New Roman"/>
        </w:rPr>
      </w:pPr>
      <w:r w:rsidRPr="002F67E1">
        <w:rPr>
          <w:rFonts w:ascii="Times New Roman" w:hAnsi="Times New Roman" w:cs="Times New Roman"/>
        </w:rPr>
        <w:t xml:space="preserve">“Liberia Set to Launch National Policy &amp; Response Strategy on Climate Change - Liberia.” </w:t>
      </w:r>
      <w:r w:rsidRPr="002F67E1">
        <w:rPr>
          <w:rFonts w:ascii="Times New Roman" w:hAnsi="Times New Roman" w:cs="Times New Roman"/>
          <w:i/>
          <w:iCs/>
        </w:rPr>
        <w:t>ReliefWeb</w:t>
      </w:r>
      <w:r w:rsidRPr="002F67E1">
        <w:rPr>
          <w:rFonts w:ascii="Times New Roman" w:hAnsi="Times New Roman" w:cs="Times New Roman"/>
        </w:rPr>
        <w:t>, https://reliefweb.int/report/liberia/liberia-set-launch-national-policy-response-strategy-climate-change. Accessed 31 Jan. 2020.</w:t>
      </w:r>
    </w:p>
    <w:p w:rsidR="005D1BC7" w:rsidRDefault="002F67E1" w:rsidP="00E87EE6">
      <w:pPr>
        <w:ind w:firstLine="0"/>
      </w:pPr>
      <w:r>
        <w:fldChar w:fldCharType="end"/>
      </w:r>
      <w:r w:rsidR="005D1BC7">
        <w:tab/>
      </w:r>
    </w:p>
    <w:p w:rsidR="00833DB2" w:rsidRDefault="00833DB2" w:rsidP="00834F69"/>
    <w:p w:rsidR="00F108AB" w:rsidRDefault="00F108AB" w:rsidP="00834F69"/>
    <w:p w:rsidR="00905778" w:rsidRPr="00834F69" w:rsidRDefault="00905778" w:rsidP="00834F69"/>
    <w:p w:rsidR="00F4002E" w:rsidRPr="00F4002E" w:rsidRDefault="00F4002E" w:rsidP="00F4002E"/>
    <w:p w:rsidR="00F4002E" w:rsidRDefault="00F4002E" w:rsidP="006734E3"/>
    <w:p w:rsidR="00AB09B1" w:rsidRDefault="00AB09B1" w:rsidP="006734E3"/>
    <w:p w:rsidR="00AB09B1" w:rsidRDefault="00AB09B1" w:rsidP="005E58B6">
      <w:pPr>
        <w:ind w:firstLine="0"/>
      </w:pPr>
    </w:p>
    <w:p w:rsidR="00AB09B1" w:rsidRPr="00D3741C" w:rsidRDefault="00AB09B1" w:rsidP="006734E3"/>
    <w:p w:rsidR="00E614DD" w:rsidRDefault="00691271" w:rsidP="009D4EB3">
      <w:pPr>
        <w:pStyle w:val="SectionTitle"/>
        <w:jc w:val="left"/>
      </w:pPr>
      <w:sdt>
        <w:sdtPr>
          <w:alias w:val="Works Cited:"/>
          <w:tag w:val="Works Cited:"/>
          <w:id w:val="1884596268"/>
          <w:placeholder>
            <w:docPart w:val="84840EE0329540E5A389FAD143582B30"/>
          </w:placeholder>
          <w:temporary/>
          <w:showingPlcHdr/>
        </w:sdtPr>
        <w:sdtEndPr/>
        <w:sdtContent>
          <w:r w:rsidR="009D4EB3">
            <w:t>Works Cited</w:t>
          </w:r>
        </w:sdtContent>
      </w:sdt>
    </w:p>
    <w:p w:rsidR="00E614DD" w:rsidRDefault="00691271">
      <w:pPr>
        <w:pStyle w:val="Bibliography"/>
      </w:pPr>
      <w:sdt>
        <w:sdtPr>
          <w:alias w:val="AuthorLastName, FirstName:"/>
          <w:tag w:val="AuthorLastName, FirstName:"/>
          <w:id w:val="2048264259"/>
          <w:placeholder>
            <w:docPart w:val="0FD153BAB4004EF99B4725C6EB88337D"/>
          </w:placeholder>
          <w:temporary/>
          <w:showingPlcHdr/>
        </w:sdtPr>
        <w:sdtEndPr/>
        <w:sdtContent>
          <w:r w:rsidR="009D4EB3">
            <w:t>AuthorLastName, FirstName</w:t>
          </w:r>
        </w:sdtContent>
      </w:sdt>
      <w:r w:rsidR="00691EC1">
        <w:t xml:space="preserve">. </w:t>
      </w:r>
      <w:sdt>
        <w:sdtPr>
          <w:rPr>
            <w:rStyle w:val="Emphasis"/>
          </w:rPr>
          <w:alias w:val="Title of the Book Being Referenced:"/>
          <w:tag w:val="Title of the Book Being Referenced:"/>
          <w:id w:val="1380049708"/>
          <w:placeholder>
            <w:docPart w:val="A4C41BAAB1F740A7B90E102C98027AC8"/>
          </w:placeholder>
          <w:temporary/>
          <w:showingPlcHdr/>
        </w:sdtPr>
        <w:sdtEndPr>
          <w:rPr>
            <w:rStyle w:val="DefaultParagraphFont"/>
            <w:i w:val="0"/>
            <w:iCs w:val="0"/>
          </w:rPr>
        </w:sdtEndPr>
        <w:sdtContent>
          <w:r w:rsidR="009D4EB3">
            <w:rPr>
              <w:rStyle w:val="Emphasis"/>
            </w:rPr>
            <w:t>Title of the Book Being Referenced</w:t>
          </w:r>
        </w:sdtContent>
      </w:sdt>
      <w:r w:rsidR="009D4EB3">
        <w:t>.</w:t>
      </w:r>
      <w:r w:rsidR="009D4EB3">
        <w:rPr>
          <w:rStyle w:val="Emphasis"/>
        </w:rPr>
        <w:t xml:space="preserve"> </w:t>
      </w:r>
      <w:sdt>
        <w:sdtPr>
          <w:alias w:val="City Name: Name of Publisher, Year. Type of Medium (e.g., Print)"/>
          <w:tag w:val="City Name: Name of Publisher, Year. Type of Medium (e.g., Print).:"/>
          <w:id w:val="1389535480"/>
          <w:placeholder>
            <w:docPart w:val="55179E73227245709BEC038E091188BB"/>
          </w:placeholder>
          <w:temporary/>
          <w:showingPlcHdr/>
        </w:sdtPr>
        <w:sdtEndPr/>
        <w:sdtContent>
          <w:r w:rsidR="009D4EB3">
            <w:t>City Name: Name of Publisher, Yea</w:t>
          </w:r>
          <w:r w:rsidR="00B13D1B">
            <w:t>r. Type of Medium (e.g., Print)</w:t>
          </w:r>
        </w:sdtContent>
      </w:sdt>
      <w:r w:rsidR="009D4EB3">
        <w:t>.</w:t>
      </w:r>
    </w:p>
    <w:p w:rsidR="00E614DD" w:rsidRDefault="00691271">
      <w:pPr>
        <w:pStyle w:val="Bibliography"/>
      </w:pPr>
      <w:sdt>
        <w:sdtPr>
          <w:alias w:val="LastName, First, Middle:"/>
          <w:tag w:val="LastName, First, Middle:"/>
          <w:id w:val="-331526809"/>
          <w:placeholder>
            <w:docPart w:val="F16FF4CF2D61443CB2AF5C7703A7CDC0"/>
          </w:placeholder>
          <w:temporary/>
          <w:showingPlcHdr/>
        </w:sdtPr>
        <w:sdtEndPr/>
        <w:sdtContent>
          <w:r w:rsidR="00B13D1B">
            <w:t>LastName, First, Middle</w:t>
          </w:r>
        </w:sdtContent>
      </w:sdt>
      <w:r w:rsidR="00691EC1">
        <w:t>. “</w:t>
      </w:r>
      <w:sdt>
        <w:sdtPr>
          <w:alias w:val="Article Title:"/>
          <w:tag w:val="Article Title:"/>
          <w:id w:val="1890760928"/>
          <w:placeholder>
            <w:docPart w:val="248F3D34A9FD41CF8791218BD66391B1"/>
          </w:placeholder>
          <w:temporary/>
          <w:showingPlcHdr/>
        </w:sdtPr>
        <w:sdtEndPr/>
        <w:sdtContent>
          <w:r w:rsidR="00B13D1B">
            <w:t>Article Title</w:t>
          </w:r>
        </w:sdtContent>
      </w:sdt>
      <w:r w:rsidR="00691EC1">
        <w:t xml:space="preserve">.” </w:t>
      </w:r>
      <w:sdt>
        <w:sdtPr>
          <w:rPr>
            <w:rStyle w:val="Emphasis"/>
          </w:rPr>
          <w:alias w:val="Journal Title:"/>
          <w:tag w:val="Journal Title:"/>
          <w:id w:val="-1199616055"/>
          <w:placeholder>
            <w:docPart w:val="239B5C998B714D0F9C9AAB3804A160C0"/>
          </w:placeholder>
          <w:temporary/>
          <w:showingPlcHdr/>
        </w:sdtPr>
        <w:sdtEndPr>
          <w:rPr>
            <w:rStyle w:val="DefaultParagraphFont"/>
            <w:i w:val="0"/>
            <w:iCs w:val="0"/>
          </w:rPr>
        </w:sdtEndPr>
        <w:sdtContent>
          <w:r w:rsidR="00B13D1B">
            <w:rPr>
              <w:rStyle w:val="Emphasis"/>
            </w:rPr>
            <w:t>Journal Title</w:t>
          </w:r>
        </w:sdtContent>
      </w:sdt>
      <w:r w:rsidR="00B13D1B">
        <w:rPr>
          <w:rStyle w:val="Emphasis"/>
        </w:rPr>
        <w:t xml:space="preserve"> </w:t>
      </w:r>
      <w:r w:rsidR="00691EC1">
        <w:t>(</w:t>
      </w:r>
      <w:sdt>
        <w:sdtPr>
          <w:alias w:val="Year:"/>
          <w:tag w:val="Year:"/>
          <w:id w:val="753481968"/>
          <w:placeholder>
            <w:docPart w:val="89B8971D8A054BD190E98545CC523EF4"/>
          </w:placeholder>
          <w:temporary/>
          <w:showingPlcHdr/>
        </w:sdtPr>
        <w:sdtEndPr/>
        <w:sdtContent>
          <w:r w:rsidR="00B13D1B">
            <w:t>Year</w:t>
          </w:r>
        </w:sdtContent>
      </w:sdt>
      <w:r w:rsidR="00691EC1">
        <w:t xml:space="preserve">): </w:t>
      </w:r>
      <w:sdt>
        <w:sdtPr>
          <w:alias w:val="Pages From - To:"/>
          <w:tag w:val="Pages From - To:"/>
          <w:id w:val="-996188243"/>
          <w:placeholder>
            <w:docPart w:val="457FE0792BC84BC9970DE2B4F9052F53"/>
          </w:placeholder>
          <w:temporary/>
          <w:showingPlcHdr/>
        </w:sdtPr>
        <w:sdtEndPr/>
        <w:sdtContent>
          <w:r w:rsidR="00B13D1B">
            <w:t>Pages From - To</w:t>
          </w:r>
        </w:sdtContent>
      </w:sdt>
      <w:r w:rsidR="00691EC1">
        <w:t xml:space="preserve">. </w:t>
      </w:r>
      <w:sdt>
        <w:sdtPr>
          <w:alias w:val="Print:"/>
          <w:tag w:val="Print:"/>
          <w:id w:val="1683927677"/>
          <w:placeholder>
            <w:docPart w:val="AD311FAA0BC848B08312ACFCCCA0B68E"/>
          </w:placeholder>
          <w:temporary/>
          <w:showingPlcHdr/>
        </w:sdtPr>
        <w:sdtEndPr/>
        <w:sdtContent>
          <w:r w:rsidR="00B13D1B">
            <w:t>Print</w:t>
          </w:r>
        </w:sdtContent>
      </w:sdt>
      <w:r w:rsidR="00691EC1">
        <w:t>.</w:t>
      </w:r>
    </w:p>
    <w:p w:rsidR="00BA1BAA" w:rsidRDefault="00BA1BAA" w:rsidP="00BA1BAA"/>
    <w:p w:rsidR="00BA1BAA" w:rsidRPr="00BA1BAA" w:rsidRDefault="00BA1BAA" w:rsidP="00D05A7B"/>
    <w:sectPr w:rsidR="00BA1BAA" w:rsidRPr="00BA1BAA">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1271" w:rsidRDefault="00691271">
      <w:pPr>
        <w:spacing w:line="240" w:lineRule="auto"/>
      </w:pPr>
      <w:r>
        <w:separator/>
      </w:r>
    </w:p>
  </w:endnote>
  <w:endnote w:type="continuationSeparator" w:id="0">
    <w:p w:rsidR="00691271" w:rsidRDefault="006912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1271" w:rsidRDefault="00691271">
      <w:pPr>
        <w:spacing w:line="240" w:lineRule="auto"/>
      </w:pPr>
      <w:r>
        <w:separator/>
      </w:r>
    </w:p>
  </w:footnote>
  <w:footnote w:type="continuationSeparator" w:id="0">
    <w:p w:rsidR="00691271" w:rsidRDefault="0069127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14DD" w:rsidRDefault="00691271">
    <w:pPr>
      <w:pStyle w:val="Header"/>
    </w:pPr>
    <w:sdt>
      <w:sdtPr>
        <w:alias w:val="Last Name:"/>
        <w:tag w:val="Last Name:"/>
        <w:id w:val="343136273"/>
        <w:temporary/>
        <w:showingPlcHdr/>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4C3B2D">
      <w:rPr>
        <w:noProof/>
      </w:rPr>
      <w:t>6</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14DD" w:rsidRDefault="00691271">
    <w:pPr>
      <w:pStyle w:val="Header"/>
    </w:pPr>
    <w:sdt>
      <w:sdtPr>
        <w:alias w:val="Last Name:"/>
        <w:tag w:val="Last Name:"/>
        <w:id w:val="81423100"/>
        <w:placeholder>
          <w:docPart w:val="AD311FAA0BC848B08312ACFCCCA0B68E"/>
        </w:placeholder>
        <w:temporary/>
        <w:showingPlcHdr/>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4C3B2D">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rE0NLMwtDA3MrIwNzNW0lEKTi0uzszPAykwqgUAxOCUaCwAAAA="/>
  </w:docVars>
  <w:rsids>
    <w:rsidRoot w:val="00F83220"/>
    <w:rsid w:val="00011409"/>
    <w:rsid w:val="00040CBB"/>
    <w:rsid w:val="0004440C"/>
    <w:rsid w:val="00067AC6"/>
    <w:rsid w:val="00071BF0"/>
    <w:rsid w:val="00081462"/>
    <w:rsid w:val="00086DCC"/>
    <w:rsid w:val="000A7129"/>
    <w:rsid w:val="000B1216"/>
    <w:rsid w:val="000B78C8"/>
    <w:rsid w:val="000D501B"/>
    <w:rsid w:val="000D683E"/>
    <w:rsid w:val="00117F03"/>
    <w:rsid w:val="00124507"/>
    <w:rsid w:val="00131C07"/>
    <w:rsid w:val="001463B2"/>
    <w:rsid w:val="001512D5"/>
    <w:rsid w:val="00154F9B"/>
    <w:rsid w:val="001656AF"/>
    <w:rsid w:val="00177F25"/>
    <w:rsid w:val="00180260"/>
    <w:rsid w:val="00186A4A"/>
    <w:rsid w:val="001928BC"/>
    <w:rsid w:val="001B6BAC"/>
    <w:rsid w:val="001D6388"/>
    <w:rsid w:val="001E08BD"/>
    <w:rsid w:val="001E493B"/>
    <w:rsid w:val="001E4E6B"/>
    <w:rsid w:val="001E7DA2"/>
    <w:rsid w:val="001F62C0"/>
    <w:rsid w:val="00210128"/>
    <w:rsid w:val="00245E02"/>
    <w:rsid w:val="00254DD7"/>
    <w:rsid w:val="002704E4"/>
    <w:rsid w:val="0027178D"/>
    <w:rsid w:val="002C2792"/>
    <w:rsid w:val="002C7858"/>
    <w:rsid w:val="002F67E1"/>
    <w:rsid w:val="00315729"/>
    <w:rsid w:val="00333A50"/>
    <w:rsid w:val="00353B66"/>
    <w:rsid w:val="00364805"/>
    <w:rsid w:val="003701F4"/>
    <w:rsid w:val="0037320C"/>
    <w:rsid w:val="00397E0F"/>
    <w:rsid w:val="00410914"/>
    <w:rsid w:val="00425D55"/>
    <w:rsid w:val="00456604"/>
    <w:rsid w:val="00461DD1"/>
    <w:rsid w:val="0046390A"/>
    <w:rsid w:val="004673B5"/>
    <w:rsid w:val="00474705"/>
    <w:rsid w:val="004A2675"/>
    <w:rsid w:val="004C3B2D"/>
    <w:rsid w:val="004E2C96"/>
    <w:rsid w:val="004F7139"/>
    <w:rsid w:val="005349C8"/>
    <w:rsid w:val="00536E42"/>
    <w:rsid w:val="005525EB"/>
    <w:rsid w:val="00554183"/>
    <w:rsid w:val="005641D6"/>
    <w:rsid w:val="00564EA5"/>
    <w:rsid w:val="0057093C"/>
    <w:rsid w:val="005B624B"/>
    <w:rsid w:val="005C1A7E"/>
    <w:rsid w:val="005C3FF9"/>
    <w:rsid w:val="005D1BC7"/>
    <w:rsid w:val="005E58B6"/>
    <w:rsid w:val="005F064B"/>
    <w:rsid w:val="005F3C73"/>
    <w:rsid w:val="006036F6"/>
    <w:rsid w:val="0066059A"/>
    <w:rsid w:val="006734E3"/>
    <w:rsid w:val="006801DF"/>
    <w:rsid w:val="00691271"/>
    <w:rsid w:val="00691EC1"/>
    <w:rsid w:val="006F57FC"/>
    <w:rsid w:val="00705732"/>
    <w:rsid w:val="00706A53"/>
    <w:rsid w:val="00707027"/>
    <w:rsid w:val="00725654"/>
    <w:rsid w:val="007354AD"/>
    <w:rsid w:val="00784E94"/>
    <w:rsid w:val="007C53FB"/>
    <w:rsid w:val="007F3914"/>
    <w:rsid w:val="00820421"/>
    <w:rsid w:val="00827B4F"/>
    <w:rsid w:val="00833DB2"/>
    <w:rsid w:val="00834F69"/>
    <w:rsid w:val="00870EF5"/>
    <w:rsid w:val="00875965"/>
    <w:rsid w:val="0088146E"/>
    <w:rsid w:val="00884940"/>
    <w:rsid w:val="00890632"/>
    <w:rsid w:val="008A113A"/>
    <w:rsid w:val="008A69F8"/>
    <w:rsid w:val="008B0EA2"/>
    <w:rsid w:val="008B4F6E"/>
    <w:rsid w:val="008B7D18"/>
    <w:rsid w:val="008E3CC9"/>
    <w:rsid w:val="008E5194"/>
    <w:rsid w:val="008F1F97"/>
    <w:rsid w:val="008F3FBF"/>
    <w:rsid w:val="008F4052"/>
    <w:rsid w:val="00905778"/>
    <w:rsid w:val="00925C90"/>
    <w:rsid w:val="0093083C"/>
    <w:rsid w:val="009373ED"/>
    <w:rsid w:val="00963F8D"/>
    <w:rsid w:val="009734B2"/>
    <w:rsid w:val="00985A65"/>
    <w:rsid w:val="009911D1"/>
    <w:rsid w:val="009D4EB3"/>
    <w:rsid w:val="009D66C3"/>
    <w:rsid w:val="009D6E73"/>
    <w:rsid w:val="009E7281"/>
    <w:rsid w:val="00A10D6D"/>
    <w:rsid w:val="00A1160B"/>
    <w:rsid w:val="00A160C5"/>
    <w:rsid w:val="00A20C65"/>
    <w:rsid w:val="00A6539D"/>
    <w:rsid w:val="00A74A42"/>
    <w:rsid w:val="00A90273"/>
    <w:rsid w:val="00AB09B1"/>
    <w:rsid w:val="00AB46D3"/>
    <w:rsid w:val="00B13D1B"/>
    <w:rsid w:val="00B20E61"/>
    <w:rsid w:val="00B818DF"/>
    <w:rsid w:val="00B904B2"/>
    <w:rsid w:val="00BA1BAA"/>
    <w:rsid w:val="00BB38DB"/>
    <w:rsid w:val="00BB4197"/>
    <w:rsid w:val="00BE695A"/>
    <w:rsid w:val="00BF0860"/>
    <w:rsid w:val="00C11BF4"/>
    <w:rsid w:val="00C21B30"/>
    <w:rsid w:val="00C76284"/>
    <w:rsid w:val="00CA041D"/>
    <w:rsid w:val="00CB11C0"/>
    <w:rsid w:val="00CD3FEE"/>
    <w:rsid w:val="00D05A7B"/>
    <w:rsid w:val="00D36701"/>
    <w:rsid w:val="00D3741C"/>
    <w:rsid w:val="00D52117"/>
    <w:rsid w:val="00D72DA3"/>
    <w:rsid w:val="00DB0D39"/>
    <w:rsid w:val="00DC49C8"/>
    <w:rsid w:val="00DD5B11"/>
    <w:rsid w:val="00E14005"/>
    <w:rsid w:val="00E336AF"/>
    <w:rsid w:val="00E452A2"/>
    <w:rsid w:val="00E614DD"/>
    <w:rsid w:val="00E627B4"/>
    <w:rsid w:val="00E87EE6"/>
    <w:rsid w:val="00E947EA"/>
    <w:rsid w:val="00EC04A5"/>
    <w:rsid w:val="00ED722C"/>
    <w:rsid w:val="00F00670"/>
    <w:rsid w:val="00F108AB"/>
    <w:rsid w:val="00F246E2"/>
    <w:rsid w:val="00F357A5"/>
    <w:rsid w:val="00F4002E"/>
    <w:rsid w:val="00F442FE"/>
    <w:rsid w:val="00F83220"/>
    <w:rsid w:val="00F90C9F"/>
    <w:rsid w:val="00F93DD4"/>
    <w:rsid w:val="00F9444C"/>
    <w:rsid w:val="00F95C0B"/>
    <w:rsid w:val="00F976FE"/>
    <w:rsid w:val="00FA3E44"/>
    <w:rsid w:val="00FC3ADB"/>
    <w:rsid w:val="00FD7CC7"/>
    <w:rsid w:val="00FE4A8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006BD9">
          <w:pPr>
            <w:pStyle w:val="84840EE0329540E5A389FAD143582B30"/>
          </w:pPr>
          <w:r>
            <w:t>Works Cited</w:t>
          </w:r>
        </w:p>
      </w:docPartBody>
    </w:docPart>
    <w:docPart>
      <w:docPartPr>
        <w:name w:val="0FD153BAB4004EF99B4725C6EB88337D"/>
        <w:category>
          <w:name w:val="General"/>
          <w:gallery w:val="placeholder"/>
        </w:category>
        <w:types>
          <w:type w:val="bbPlcHdr"/>
        </w:types>
        <w:behaviors>
          <w:behavior w:val="content"/>
        </w:behaviors>
        <w:guid w:val="{CD4854FA-3FAA-4883-81E6-845DAB964DFF}"/>
      </w:docPartPr>
      <w:docPartBody>
        <w:p w:rsidR="000166A4" w:rsidRDefault="00006BD9">
          <w:pPr>
            <w:pStyle w:val="0FD153BAB4004EF99B4725C6EB88337D"/>
          </w:pPr>
          <w:r>
            <w:t>AuthorLastName, FirstName</w:t>
          </w:r>
        </w:p>
      </w:docPartBody>
    </w:docPart>
    <w:docPart>
      <w:docPartPr>
        <w:name w:val="A4C41BAAB1F740A7B90E102C98027AC8"/>
        <w:category>
          <w:name w:val="General"/>
          <w:gallery w:val="placeholder"/>
        </w:category>
        <w:types>
          <w:type w:val="bbPlcHdr"/>
        </w:types>
        <w:behaviors>
          <w:behavior w:val="content"/>
        </w:behaviors>
        <w:guid w:val="{280202B4-36B5-430A-B044-B8989B49FC45}"/>
      </w:docPartPr>
      <w:docPartBody>
        <w:p w:rsidR="000166A4" w:rsidRDefault="00006BD9">
          <w:pPr>
            <w:pStyle w:val="A4C41BAAB1F740A7B90E102C98027AC8"/>
          </w:pPr>
          <w:r>
            <w:rPr>
              <w:rStyle w:val="Emphasis"/>
            </w:rPr>
            <w:t>Title of the Book Being Referenced</w:t>
          </w:r>
        </w:p>
      </w:docPartBody>
    </w:docPart>
    <w:docPart>
      <w:docPartPr>
        <w:name w:val="55179E73227245709BEC038E091188BB"/>
        <w:category>
          <w:name w:val="General"/>
          <w:gallery w:val="placeholder"/>
        </w:category>
        <w:types>
          <w:type w:val="bbPlcHdr"/>
        </w:types>
        <w:behaviors>
          <w:behavior w:val="content"/>
        </w:behaviors>
        <w:guid w:val="{88F91980-A332-470C-BDD3-43602CA02DCE}"/>
      </w:docPartPr>
      <w:docPartBody>
        <w:p w:rsidR="000166A4" w:rsidRDefault="00006BD9">
          <w:pPr>
            <w:pStyle w:val="55179E73227245709BEC038E091188BB"/>
          </w:pPr>
          <w:r>
            <w:t>City Name: Name of Publisher, Year. Type of Medium (e.g., Print)</w:t>
          </w:r>
        </w:p>
      </w:docPartBody>
    </w:docPart>
    <w:docPart>
      <w:docPartPr>
        <w:name w:val="F16FF4CF2D61443CB2AF5C7703A7CDC0"/>
        <w:category>
          <w:name w:val="General"/>
          <w:gallery w:val="placeholder"/>
        </w:category>
        <w:types>
          <w:type w:val="bbPlcHdr"/>
        </w:types>
        <w:behaviors>
          <w:behavior w:val="content"/>
        </w:behaviors>
        <w:guid w:val="{45C071F1-A048-4FFE-B595-B05E683B2972}"/>
      </w:docPartPr>
      <w:docPartBody>
        <w:p w:rsidR="000166A4" w:rsidRDefault="00006BD9">
          <w:pPr>
            <w:pStyle w:val="F16FF4CF2D61443CB2AF5C7703A7CDC0"/>
          </w:pPr>
          <w:r>
            <w:t>LastName, First, Middle</w:t>
          </w:r>
        </w:p>
      </w:docPartBody>
    </w:docPart>
    <w:docPart>
      <w:docPartPr>
        <w:name w:val="248F3D34A9FD41CF8791218BD66391B1"/>
        <w:category>
          <w:name w:val="General"/>
          <w:gallery w:val="placeholder"/>
        </w:category>
        <w:types>
          <w:type w:val="bbPlcHdr"/>
        </w:types>
        <w:behaviors>
          <w:behavior w:val="content"/>
        </w:behaviors>
        <w:guid w:val="{FBFEF717-776B-4F1A-8532-55E010D9D0A0}"/>
      </w:docPartPr>
      <w:docPartBody>
        <w:p w:rsidR="000166A4" w:rsidRDefault="00006BD9">
          <w:pPr>
            <w:pStyle w:val="248F3D34A9FD41CF8791218BD66391B1"/>
          </w:pPr>
          <w:r>
            <w:t>Article Title</w:t>
          </w:r>
        </w:p>
      </w:docPartBody>
    </w:docPart>
    <w:docPart>
      <w:docPartPr>
        <w:name w:val="239B5C998B714D0F9C9AAB3804A160C0"/>
        <w:category>
          <w:name w:val="General"/>
          <w:gallery w:val="placeholder"/>
        </w:category>
        <w:types>
          <w:type w:val="bbPlcHdr"/>
        </w:types>
        <w:behaviors>
          <w:behavior w:val="content"/>
        </w:behaviors>
        <w:guid w:val="{574369C1-43B8-43EC-93B5-7D42FB0BD7A3}"/>
      </w:docPartPr>
      <w:docPartBody>
        <w:p w:rsidR="000166A4" w:rsidRDefault="00006BD9">
          <w:pPr>
            <w:pStyle w:val="239B5C998B714D0F9C9AAB3804A160C0"/>
          </w:pPr>
          <w:r>
            <w:rPr>
              <w:rStyle w:val="Emphasis"/>
            </w:rPr>
            <w:t>Journal Title</w:t>
          </w:r>
        </w:p>
      </w:docPartBody>
    </w:docPart>
    <w:docPart>
      <w:docPartPr>
        <w:name w:val="89B8971D8A054BD190E98545CC523EF4"/>
        <w:category>
          <w:name w:val="General"/>
          <w:gallery w:val="placeholder"/>
        </w:category>
        <w:types>
          <w:type w:val="bbPlcHdr"/>
        </w:types>
        <w:behaviors>
          <w:behavior w:val="content"/>
        </w:behaviors>
        <w:guid w:val="{166CC917-D541-47BB-8281-F98E10BC00E8}"/>
      </w:docPartPr>
      <w:docPartBody>
        <w:p w:rsidR="000166A4" w:rsidRDefault="00006BD9">
          <w:pPr>
            <w:pStyle w:val="89B8971D8A054BD190E98545CC523EF4"/>
          </w:pPr>
          <w:r>
            <w:t>Year</w:t>
          </w:r>
        </w:p>
      </w:docPartBody>
    </w:docPart>
    <w:docPart>
      <w:docPartPr>
        <w:name w:val="457FE0792BC84BC9970DE2B4F9052F53"/>
        <w:category>
          <w:name w:val="General"/>
          <w:gallery w:val="placeholder"/>
        </w:category>
        <w:types>
          <w:type w:val="bbPlcHdr"/>
        </w:types>
        <w:behaviors>
          <w:behavior w:val="content"/>
        </w:behaviors>
        <w:guid w:val="{02601809-57C2-4BC7-B1F5-D57E85E1EBB0}"/>
      </w:docPartPr>
      <w:docPartBody>
        <w:p w:rsidR="000166A4" w:rsidRDefault="00006BD9">
          <w:pPr>
            <w:pStyle w:val="457FE0792BC84BC9970DE2B4F9052F53"/>
          </w:pPr>
          <w:r>
            <w:t>Pages From - To</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6BD9"/>
    <w:rsid w:val="00006BD9"/>
    <w:rsid w:val="000166A4"/>
    <w:rsid w:val="003729CB"/>
    <w:rsid w:val="003A0181"/>
    <w:rsid w:val="005A3EFE"/>
    <w:rsid w:val="005E3565"/>
    <w:rsid w:val="007B31D9"/>
    <w:rsid w:val="00954AB2"/>
    <w:rsid w:val="00EF1D8D"/>
    <w:rsid w:val="00FD1FCE"/>
    <w:rsid w:val="00FD21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8"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8"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749</Words>
  <Characters>9972</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6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1-31T15:38:00Z</dcterms:created>
  <dcterms:modified xsi:type="dcterms:W3CDTF">2020-01-31T15:3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FcEZrH9Q"/&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